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outlineLvl w:val="9"/>
        <w:rPr>
          <w:rFonts w:ascii="Times New Roman" w:hAnsi="Times New Roman" w:eastAsia="黑体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upplement table 1 </w:t>
      </w:r>
      <w:r>
        <w:rPr>
          <w:rFonts w:ascii="Times New Roman" w:hAnsi="Times New Roman" w:eastAsia="黑体" w:cs="Times New Roman"/>
          <w:sz w:val="24"/>
        </w:rPr>
        <w:t xml:space="preserve">The Newcastle-Ottawa quality assessment scale (NOS) was selected to assess the quality of the included studies by using the “star system”. Full score = 9 and the study which was graded greater than or equal to 6 stars could be considered as high-quality study </w:t>
      </w:r>
      <w:r>
        <w:rPr>
          <w:rFonts w:ascii="Times New Roman" w:hAnsi="Times New Roman" w:eastAsia="黑体" w:cs="Times New Roman"/>
          <w:sz w:val="24"/>
          <w:vertAlign w:val="superscript"/>
        </w:rPr>
        <w:fldChar w:fldCharType="begin"/>
      </w:r>
      <w:r>
        <w:rPr>
          <w:rFonts w:ascii="Times New Roman" w:hAnsi="Times New Roman" w:eastAsia="黑体" w:cs="Times New Roman"/>
          <w:sz w:val="24"/>
          <w:vertAlign w:val="superscript"/>
        </w:rPr>
        <w:instrText xml:space="preserve"> ADDIN EN.CITE &lt;EndNote&gt;&lt;Cite&gt;&lt;Author&gt;Mcpheeters&lt;/Author&gt;&lt;Year&gt;2012&lt;/Year&gt;&lt;RecNum&gt;556&lt;/RecNum&gt;&lt;DisplayText&gt;(13)&lt;/DisplayText&gt;&lt;record&gt;&lt;rec-number&gt;556&lt;/rec-number&gt;&lt;foreign-keys&gt;&lt;key app="EN" db-id="fedta2re99zffjefaavx5vwqs2atvttvavs9" timestamp="1517391902"&gt;556&lt;/key&gt;&lt;/foreign-keys&gt;&lt;ref-type name="Journal Article"&gt;17&lt;/ref-type&gt;&lt;contributors&gt;&lt;authors&gt;&lt;author&gt;Mcpheeters, Melissa L&lt;/author&gt;&lt;/authors&gt;&lt;/contributors&gt;&lt;titles&gt;&lt;title&gt;Newcastle-Ottawa Quality Assessment Scale&lt;/title&gt;&lt;/titles&gt;&lt;dates&gt;&lt;year&gt;2012&lt;/year&gt;&lt;/dates&gt;&lt;urls&gt;&lt;/urls&gt;&lt;/record&gt;&lt;/Cite&gt;&lt;/EndNote&gt;</w:instrText>
      </w:r>
      <w:r>
        <w:rPr>
          <w:rFonts w:ascii="Times New Roman" w:hAnsi="Times New Roman" w:eastAsia="黑体" w:cs="Times New Roman"/>
          <w:sz w:val="24"/>
          <w:vertAlign w:val="superscript"/>
        </w:rPr>
        <w:fldChar w:fldCharType="separate"/>
      </w:r>
      <w:r>
        <w:rPr>
          <w:rFonts w:ascii="Times New Roman" w:hAnsi="Times New Roman" w:eastAsia="黑体" w:cs="Times New Roman"/>
          <w:sz w:val="24"/>
          <w:vertAlign w:val="superscript"/>
        </w:rPr>
        <w:t>(13)</w:t>
      </w:r>
      <w:r>
        <w:rPr>
          <w:rFonts w:ascii="Times New Roman" w:hAnsi="Times New Roman" w:eastAsia="黑体" w:cs="Times New Roman"/>
          <w:sz w:val="24"/>
          <w:vertAlign w:val="superscript"/>
        </w:rPr>
        <w:fldChar w:fldCharType="end"/>
      </w:r>
      <w:r>
        <w:rPr>
          <w:rFonts w:ascii="Times New Roman" w:hAnsi="Times New Roman" w:eastAsia="黑体" w:cs="Times New Roman"/>
          <w:sz w:val="24"/>
        </w:rPr>
        <w:t>.</w:t>
      </w:r>
    </w:p>
    <w:tbl>
      <w:tblPr>
        <w:tblStyle w:val="6"/>
        <w:tblW w:w="15428" w:type="dxa"/>
        <w:tblInd w:w="0" w:type="dxa"/>
        <w:tblLayout w:type="fixed"/>
        <w:tblCellMar>
          <w:top w:w="15" w:type="dxa"/>
          <w:left w:w="15" w:type="dxa"/>
          <w:bottom w:w="15" w:type="dxa"/>
          <w:right w:w="15" w:type="dxa"/>
        </w:tblCellMar>
      </w:tblPr>
      <w:tblGrid>
        <w:gridCol w:w="1802"/>
        <w:gridCol w:w="2550"/>
        <w:gridCol w:w="960"/>
        <w:gridCol w:w="941"/>
        <w:gridCol w:w="938"/>
        <w:gridCol w:w="941"/>
        <w:gridCol w:w="941"/>
        <w:gridCol w:w="799"/>
        <w:gridCol w:w="799"/>
        <w:gridCol w:w="987"/>
        <w:gridCol w:w="987"/>
        <w:gridCol w:w="990"/>
        <w:gridCol w:w="1793"/>
      </w:tblGrid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285" w:hRule="atLeast"/>
        </w:trPr>
        <w:tc>
          <w:tcPr>
            <w:tcW w:w="15428" w:type="dxa"/>
            <w:gridSpan w:val="13"/>
            <w:tcBorders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Cohort Star Template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285" w:hRule="atLeast"/>
        </w:trPr>
        <w:tc>
          <w:tcPr>
            <w:tcW w:w="1802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Study</w:t>
            </w:r>
          </w:p>
        </w:tc>
        <w:tc>
          <w:tcPr>
            <w:tcW w:w="2550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Manufacture</w:t>
            </w:r>
          </w:p>
        </w:tc>
        <w:tc>
          <w:tcPr>
            <w:tcW w:w="960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samples</w:t>
            </w:r>
          </w:p>
        </w:tc>
        <w:tc>
          <w:tcPr>
            <w:tcW w:w="3761" w:type="dxa"/>
            <w:gridSpan w:val="4"/>
            <w:tcBorders>
              <w:top w:val="single" w:color="auto" w:sz="4" w:space="0"/>
              <w:left w:val="single" w:color="000000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 xml:space="preserve">Selection </w:t>
            </w:r>
          </w:p>
        </w:tc>
        <w:tc>
          <w:tcPr>
            <w:tcW w:w="1598" w:type="dxa"/>
            <w:gridSpan w:val="2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Comparability</w:t>
            </w:r>
          </w:p>
        </w:tc>
        <w:tc>
          <w:tcPr>
            <w:tcW w:w="2964" w:type="dxa"/>
            <w:gridSpan w:val="3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 xml:space="preserve">Outcome </w:t>
            </w:r>
          </w:p>
        </w:tc>
        <w:tc>
          <w:tcPr>
            <w:tcW w:w="1793" w:type="dxa"/>
            <w:vMerge w:val="restart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b/>
                <w:color w:val="000000"/>
                <w:kern w:val="0"/>
                <w:sz w:val="24"/>
                <w:lang w:bidi="ar"/>
              </w:rPr>
              <w:t>Quality assessment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285" w:hRule="atLeast"/>
        </w:trPr>
        <w:tc>
          <w:tcPr>
            <w:tcW w:w="1802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</w:p>
        </w:tc>
        <w:tc>
          <w:tcPr>
            <w:tcW w:w="2550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</w:p>
        </w:tc>
        <w:tc>
          <w:tcPr>
            <w:tcW w:w="960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①</w:t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333333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333333"/>
                <w:kern w:val="0"/>
                <w:sz w:val="24"/>
                <w:lang w:bidi="ar"/>
              </w:rPr>
              <w:t>②</w:t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③</w:t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④</w:t>
            </w:r>
          </w:p>
        </w:tc>
        <w:tc>
          <w:tcPr>
            <w:tcW w:w="1598" w:type="dxa"/>
            <w:gridSpan w:val="2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⑤</w:t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⑥</w:t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⑦</w:t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  <w:r>
              <w:rPr>
                <w:rFonts w:hint="eastAsia" w:ascii="宋体" w:hAnsi="宋体" w:eastAsia="宋体" w:cs="宋体"/>
                <w:b/>
                <w:color w:val="000000"/>
                <w:kern w:val="0"/>
                <w:sz w:val="24"/>
                <w:lang w:bidi="ar"/>
              </w:rPr>
              <w:t>⑧</w:t>
            </w:r>
          </w:p>
        </w:tc>
        <w:tc>
          <w:tcPr>
            <w:tcW w:w="1793" w:type="dxa"/>
            <w:vMerge w:val="continue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b/>
                <w:color w:val="000000"/>
                <w:sz w:val="24"/>
              </w:rPr>
            </w:pP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Li J, 2008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DPC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1118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2" name="图片 10" descr="IMG_2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图片 10" descr="IMG_26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" name="图片 12" descr="IMG_2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图片 12" descr="IMG_26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28" name="图片 13" descr="IMG_2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图片 13" descr="IMG_26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33" name="图片 14" descr="IMG_2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图片 14" descr="IMG_26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35" name="图片 15" descr="IMG_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图片 15" descr="IMG_27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37" name="图片 16" descr="IMG_2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图片 16" descr="IMG_27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40" name="图片 17" descr="IMG_2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图片 17" descr="IMG_27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42" name="图片 18" descr="IMG_2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图片 18" descr="IMG_27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46" name="图片 19" descr="IMG_2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" name="图片 19" descr="IMG_27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Liu JH, 2016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Roche/Beckman/Abbott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47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51" name="图片 20" descr="IMG_2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" name="图片 20" descr="IMG_27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52" name="图片 22" descr="IMG_2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图片 22" descr="IMG_27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54" name="图片 23" descr="IMG_2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图片 23" descr="IMG_27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57" name="图片 24" descr="IMG_2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" name="图片 24" descr="IMG_27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58" name="图片 25" descr="IMG_2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" name="图片 25" descr="IMG_28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64" name="图片 26" descr="IMG_2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" name="图片 26" descr="IMG_28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66" name="图片 66" descr="IMG_2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图片 66" descr="IMG_28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69" name="图片 28" descr="IMG_2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" name="图片 28" descr="IMG_28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00" name="图片 29" descr="IMG_2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" name="图片 29" descr="IMG_28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Wang QW, 2011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Roche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1756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06" name="图片 30" descr="IMG_2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6" name="图片 30" descr="IMG_28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07" name="图片 32" descr="IMG_2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7" name="图片 32" descr="IMG_28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08" name="图片 33" descr="IMG_2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" name="图片 33" descr="IMG_28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1" name="图片 34" descr="IMG_2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1" name="图片 34" descr="IMG_28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4" name="图片 35" descr="IMG_2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" name="图片 35" descr="IMG_29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5" name="图片 36" descr="IMG_2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" name="图片 36" descr="IMG_29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6" name="图片 37" descr="IMG_2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6" name="图片 37" descr="IMG_29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7" name="图片 38" descr="IMG_29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7" name="图片 38" descr="IMG_29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8" name="图片 39" descr="IMG_2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" name="图片 39" descr="IMG_29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Duan YF, 2015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 xml:space="preserve">Bayer ADVIA Centaur 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3978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19" name="图片 40" descr="IMG_2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9" name="图片 40" descr="IMG_29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0" name="图片 44" descr="IMG_2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" name="图片 44" descr="IMG_29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1" name="图片 46" descr="IMG_30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" name="图片 46" descr="IMG_30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2" name="图片 48" descr="IMG_30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2" name="图片 48" descr="IMG_30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3" name="图片 50" descr="IMG_3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" name="图片 50" descr="IMG_30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4" name="图片 52" descr="IMG_3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4" name="图片 52" descr="IMG_30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6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Fan JX, 2013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Roche/Abbott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693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5" name="图片 53" descr="IMG_3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" name="图片 53" descr="IMG_30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6" name="图片 57" descr="IMG_3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6" name="图片 57" descr="IMG_31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7" name="图片 59" descr="IMG_3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7" name="图片 59" descr="IMG_31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8" name="图片 61" descr="IMG_3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8" name="图片 61" descr="IMG_31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29" name="图片 63" descr="IMG_3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" name="图片 63" descr="IMG_31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0" name="图片 65" descr="IMG_3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" name="图片 65" descr="IMG_32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6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Yan YQ, 2011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 xml:space="preserve">Bayer ADVIA Centaur 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613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1" name="图片 66" descr="IMG_3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1" name="图片 66" descr="IMG_32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2" name="图片 67" descr="IMG_3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2" name="图片 67" descr="IMG_32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3" name="图片 68" descr="IMG_3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3" name="图片 68" descr="IMG_32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4" name="图片 69" descr="IMG_3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" name="图片 69" descr="IMG_32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5" name="图片 70" descr="IMG_3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" name="图片 70" descr="IMG_32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6" name="图片 71" descr="IMG_3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" name="图片 71" descr="IMG_32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7" name="图片 72" descr="IMG_3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" name="图片 72" descr="IMG_32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8" name="图片 73" descr="IMG_3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" name="图片 73" descr="IMG_32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8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Chen QQ, 2016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Beckman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281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39" name="图片 74" descr="IMG_3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" name="图片 74" descr="IMG_32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0" name="图片 75" descr="IMG_3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" name="图片 75" descr="IMG_33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1" name="图片 76" descr="IMG_3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" name="图片 76" descr="IMG_33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2" name="图片 77" descr="IMG_3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" name="图片 77" descr="IMG_33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3" name="图片 78" descr="IMG_3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" name="图片 78" descr="IMG_33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4" name="图片 79" descr="IMG_3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" name="图片 79" descr="IMG_33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5" name="图片 80" descr="IMG_3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" name="图片 80" descr="IMG_33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6" name="图片 81" descr="IMG_3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" name="图片 81" descr="IMG_33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7" name="图片 82" descr="IMG_3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" name="图片 82" descr="IMG_33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Yu L, 2014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Beckman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877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8" name="图片 83" descr="IMG_3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" name="图片 83" descr="IMG_33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49" name="图片 84" descr="IMG_3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" name="图片 84" descr="IMG_33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0" name="图片 85" descr="IMG_3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" name="图片 85" descr="IMG_34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1" name="图片 86" descr="IMG_3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1" name="图片 86" descr="IMG_34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2" name="图片 87" descr="IMG_3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" name="图片 87" descr="IMG_34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3" name="图片 88" descr="IMG_3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" name="图片 88" descr="IMG_34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4" name="图片 89" descr="IMG_3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" name="图片 89" descr="IMG_34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5" name="图片 90" descr="IMG_3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" name="图片 90" descr="IMG_34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8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Chen L, 2016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Beckman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526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6" name="图片 91" descr="IMG_3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" name="图片 91" descr="IMG_34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7" name="图片 92" descr="IMG_3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7" name="图片 92" descr="IMG_34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8" name="图片 93" descr="IMG_3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8" name="图片 93" descr="IMG_34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59" name="图片 94" descr="IMG_3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9" name="图片 94" descr="IMG_34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0" name="图片 95" descr="IMG_3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" name="图片 95" descr="IMG_35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1" name="图片 96" descr="IMG_3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" name="图片 96" descr="IMG_35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2" name="图片 97" descr="IMG_3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2" name="图片 97" descr="IMG_35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3" name="图片 98" descr="IMG_3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" name="图片 98" descr="IMG_35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4" name="图片 99" descr="IMG_3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" name="图片 99" descr="IMG_35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Li CY, 2014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Roche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640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5" name="图片 100" descr="IMG_3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" name="图片 100" descr="IMG_35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6" name="图片 101" descr="IMG_3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6" name="图片 101" descr="IMG_35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7" name="图片 102" descr="IMG_3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" name="图片 102" descr="IMG_35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8" name="图片 103" descr="IMG_3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" name="图片 103" descr="IMG_35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69" name="图片 104" descr="IMG_3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" name="图片 104" descr="IMG_35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0" name="图片 105" descr="IMG_3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" name="图片 105" descr="IMG_36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1" name="图片 106" descr="IMG_3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" name="图片 106" descr="IMG_36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2" name="图片 107" descr="IMG_3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2" name="图片 107" descr="IMG_36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3" name="图片 108" descr="IMG_3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" name="图片 108" descr="IMG_363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  <w:tr>
        <w:tblPrEx>
          <w:tblLayout w:type="fixed"/>
          <w:tblCellMar>
            <w:top w:w="15" w:type="dxa"/>
            <w:left w:w="15" w:type="dxa"/>
            <w:bottom w:w="15" w:type="dxa"/>
            <w:right w:w="15" w:type="dxa"/>
          </w:tblCellMar>
        </w:tblPrEx>
        <w:trPr>
          <w:trHeight w:val="680" w:hRule="atLeast"/>
        </w:trPr>
        <w:tc>
          <w:tcPr>
            <w:tcW w:w="180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Fan JX, 2015</w:t>
            </w:r>
          </w:p>
        </w:tc>
        <w:tc>
          <w:tcPr>
            <w:tcW w:w="255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auto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left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Roche/Abbott/Bayer/DPC</w:t>
            </w:r>
          </w:p>
        </w:tc>
        <w:tc>
          <w:tcPr>
            <w:tcW w:w="96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200</w:t>
            </w:r>
          </w:p>
        </w:tc>
        <w:tc>
          <w:tcPr>
            <w:tcW w:w="941" w:type="dxa"/>
            <w:tcBorders>
              <w:top w:val="single" w:color="auto" w:sz="4" w:space="0"/>
              <w:left w:val="single" w:color="000000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4" name="图片 109" descr="IMG_3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" name="图片 109" descr="IMG_364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38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5" name="图片 110" descr="IMG_3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" name="图片 110" descr="IMG_365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6" name="图片 176" descr="IMG_3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" name="图片 176" descr="IMG_366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41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7" name="图片 112" descr="IMG_3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" name="图片 112" descr="IMG_367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8" name="图片 113" descr="IMG_3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" name="图片 113" descr="IMG_368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99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79" name="图片 114" descr="IMG_3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" name="图片 114" descr="IMG_369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80" name="图片 115" descr="IMG_3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0" name="图片 115" descr="IMG_370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7" w:type="dxa"/>
            <w:tcBorders>
              <w:top w:val="single" w:color="auto" w:sz="4" w:space="0"/>
              <w:bottom w:val="single" w:color="auto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81" name="图片 116" descr="IMG_3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" name="图片 116" descr="IMG_371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</w:rPr>
              <w:drawing>
                <wp:inline distT="0" distB="0" distL="114300" distR="114300">
                  <wp:extent cx="171450" cy="171450"/>
                  <wp:effectExtent l="0" t="0" r="1905" b="1905"/>
                  <wp:docPr id="182" name="图片 182" descr="IMG_3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" name="图片 182" descr="IMG_372"/>
                          <pic:cNvPicPr>
                            <a:picLocks noChangeAspect="1"/>
                          </pic:cNvPicPr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450" cy="1714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3" w:type="dxa"/>
            <w:tcBorders>
              <w:top w:val="single" w:color="auto" w:sz="4" w:space="0"/>
              <w:bottom w:val="single" w:color="auto" w:sz="4" w:space="0"/>
              <w:right w:val="single" w:color="000000" w:sz="4" w:space="0"/>
            </w:tcBorders>
            <w:shd w:val="clear" w:color="auto" w:fill="FFFFFF"/>
            <w:vAlign w:val="center"/>
          </w:tcPr>
          <w:p>
            <w:pPr>
              <w:keepNext w:val="0"/>
              <w:keepLines w:val="0"/>
              <w:pageBreakBefore w:val="0"/>
              <w:widowControl/>
              <w:suppressLineNumbers w:val="0"/>
              <w:kinsoku/>
              <w:wordWrap/>
              <w:overflowPunct/>
              <w:topLinePunct w:val="0"/>
              <w:autoSpaceDE/>
              <w:autoSpaceDN/>
              <w:bidi w:val="0"/>
              <w:adjustRightInd/>
              <w:snapToGrid/>
              <w:spacing w:before="0" w:beforeAutospacing="0" w:after="0" w:afterAutospacing="0" w:line="240" w:lineRule="auto"/>
              <w:ind w:left="0" w:right="0"/>
              <w:jc w:val="center"/>
              <w:textAlignment w:val="center"/>
              <w:outlineLvl w:val="9"/>
              <w:rPr>
                <w:rFonts w:hint="default" w:ascii="Times New Roman" w:hAnsi="Times New Roman" w:eastAsia="宋体" w:cs="Times New Roman"/>
                <w:color w:val="000000"/>
                <w:sz w:val="24"/>
              </w:rPr>
            </w:pPr>
            <w:r>
              <w:rPr>
                <w:rFonts w:hint="default" w:ascii="Times New Roman" w:hAnsi="Times New Roman" w:eastAsia="宋体" w:cs="Times New Roman"/>
                <w:color w:val="000000"/>
                <w:kern w:val="0"/>
                <w:sz w:val="24"/>
                <w:lang w:bidi="ar"/>
              </w:rPr>
              <w:t>9</w:t>
            </w:r>
          </w:p>
        </w:tc>
      </w:tr>
    </w:tbl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outlineLvl w:val="9"/>
        <w:rPr>
          <w:rFonts w:ascii="Times New Roman" w:hAnsi="Times New Roman" w:cs="Times New Roman"/>
          <w:sz w:val="24"/>
        </w:rPr>
      </w:pPr>
    </w:p>
    <w:p>
      <w:pPr>
        <w:keepNext w:val="0"/>
        <w:keepLines w:val="0"/>
        <w:pageBreakBefore w:val="0"/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outlineLvl w:val="9"/>
        <w:rPr>
          <w:rFonts w:ascii="Times New Roman" w:hAnsi="Times New Roman" w:cs="Times New Roman"/>
          <w:sz w:val="24"/>
        </w:rPr>
      </w:pPr>
      <w:bookmarkStart w:id="0" w:name="_GoBack"/>
      <w:bookmarkEnd w:id="0"/>
    </w:p>
    <w:sectPr>
      <w:pgSz w:w="16838" w:h="11906" w:orient="landscape"/>
      <w:pgMar w:top="720" w:right="720" w:bottom="720" w:left="72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2AFF" w:usb1="C000247B" w:usb2="00000009" w:usb3="00000000" w:csb0="200001FF" w:csb1="00000000"/>
  </w:font>
  <w:font w:name="Arial Unicode MS">
    <w:panose1 w:val="020B0604020202020204"/>
    <w:charset w:val="86"/>
    <w:family w:val="auto"/>
    <w:pitch w:val="default"/>
    <w:sig w:usb0="FFFFFFFF" w:usb1="E9FFFFFF" w:usb2="0000003F" w:usb3="00000000" w:csb0="603F01FF" w:csb1="FFFF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75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591B35B5"/>
    <w:rsid w:val="00005926"/>
    <w:rsid w:val="001D0826"/>
    <w:rsid w:val="00237834"/>
    <w:rsid w:val="002679ED"/>
    <w:rsid w:val="00327FE0"/>
    <w:rsid w:val="00334BB0"/>
    <w:rsid w:val="004A04D8"/>
    <w:rsid w:val="005211A5"/>
    <w:rsid w:val="005377A2"/>
    <w:rsid w:val="00853BA9"/>
    <w:rsid w:val="00862D3C"/>
    <w:rsid w:val="00926075"/>
    <w:rsid w:val="00A44702"/>
    <w:rsid w:val="00AF2C2F"/>
    <w:rsid w:val="00B521DF"/>
    <w:rsid w:val="00C26B34"/>
    <w:rsid w:val="026D2210"/>
    <w:rsid w:val="123028CB"/>
    <w:rsid w:val="3D394334"/>
    <w:rsid w:val="591B35B5"/>
    <w:rsid w:val="60E51A95"/>
    <w:rsid w:val="6531220D"/>
    <w:rsid w:val="7A2A50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Calibri" w:hAnsi="Calibri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5">
    <w:name w:val="Default Paragraph Font"/>
    <w:semiHidden/>
    <w:unhideWhenUsed/>
    <w:qFormat/>
    <w:uiPriority w:val="1"/>
  </w:style>
  <w:style w:type="table" w:default="1" w:styleId="6">
    <w:name w:val="Normal Table"/>
    <w:semiHidden/>
    <w:unhideWhenUsed/>
    <w:uiPriority w:val="99"/>
    <w:pPr>
      <w:keepNext w:val="0"/>
      <w:keepLines w:val="0"/>
      <w:widowControl/>
      <w:suppressLineNumbers w:val="0"/>
      <w:spacing w:before="0" w:beforeAutospacing="0" w:after="0" w:afterAutospacing="0"/>
      <w:ind w:left="0" w:right="0"/>
    </w:pPr>
    <w:rPr>
      <w:rFonts w:hint="default" w:ascii="Calibri" w:hAnsi="Calibri" w:cs="Times New Roman"/>
      <w:kern w:val="2"/>
      <w:sz w:val="21"/>
      <w:szCs w:val="22"/>
    </w:rPr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alloon Text"/>
    <w:basedOn w:val="1"/>
    <w:link w:val="7"/>
    <w:uiPriority w:val="0"/>
    <w:rPr>
      <w:sz w:val="18"/>
      <w:szCs w:val="18"/>
    </w:rPr>
  </w:style>
  <w:style w:type="paragraph" w:styleId="3">
    <w:name w:val="footer"/>
    <w:basedOn w:val="1"/>
    <w:link w:val="9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4">
    <w:name w:val="header"/>
    <w:basedOn w:val="1"/>
    <w:link w:val="8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7">
    <w:name w:val="批注框文本 Char"/>
    <w:basedOn w:val="5"/>
    <w:link w:val="2"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8">
    <w:name w:val="页眉 Char"/>
    <w:basedOn w:val="5"/>
    <w:link w:val="4"/>
    <w:uiPriority w:val="0"/>
    <w:rPr>
      <w:rFonts w:asciiTheme="minorHAnsi" w:hAnsiTheme="minorHAnsi" w:eastAsiaTheme="minorEastAsia" w:cstheme="minorBidi"/>
      <w:kern w:val="2"/>
      <w:sz w:val="18"/>
      <w:szCs w:val="18"/>
    </w:rPr>
  </w:style>
  <w:style w:type="character" w:customStyle="1" w:styleId="9">
    <w:name w:val="页脚 Char"/>
    <w:basedOn w:val="5"/>
    <w:link w:val="3"/>
    <w:uiPriority w:val="0"/>
    <w:rPr>
      <w:rFonts w:asciiTheme="minorHAnsi" w:hAnsiTheme="minorHAnsi" w:eastAsiaTheme="minorEastAsia" w:cstheme="minorBidi"/>
      <w:kern w:val="2"/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fontTable" Target="fontTable.xml"/><Relationship Id="rId5" Type="http://schemas.openxmlformats.org/officeDocument/2006/relationships/customXml" Target="../customXml/item1.xml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Microsoft</Company>
  <Pages>2</Pages>
  <Words>226</Words>
  <Characters>1294</Characters>
  <Lines>10</Lines>
  <Paragraphs>3</Paragraphs>
  <TotalTime>22</TotalTime>
  <ScaleCrop>false</ScaleCrop>
  <LinksUpToDate>false</LinksUpToDate>
  <CharactersWithSpaces>1517</CharactersWithSpaces>
  <Application>WPS Office_10.1.0.740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4-25T12:52:00Z</dcterms:created>
  <dc:creator>高晓彤</dc:creator>
  <cp:lastModifiedBy>高晓彤</cp:lastModifiedBy>
  <dcterms:modified xsi:type="dcterms:W3CDTF">2018-06-20T13:43:18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00</vt:lpwstr>
  </property>
</Properties>
</file>